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 xml:space="preserve">Pupil area = </w:t>
      </w:r>
      <w:r>
        <w:rPr/>
        <w:t>Complexity Index (derived from refined multi-scale entropy)</w:t>
      </w:r>
    </w:p>
    <w:p>
      <w:pPr>
        <w:pStyle w:val="Normal"/>
        <w:rPr/>
      </w:pPr>
      <w:r>
        <w:rPr/>
        <w:t>Eyebrows = 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 (derived from sums of square difference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5</TotalTime>
  <Application>LibreOffice/7.3.7.2$Linux_X86_64 LibreOffice_project/30$Build-2</Application>
  <AppVersion>15.0000</AppVersion>
  <Pages>5</Pages>
  <Words>1414</Words>
  <Characters>8022</Characters>
  <CharactersWithSpaces>9456</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5-27T11:46:02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